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D4AF0" w14:textId="77777777" w:rsidR="00B96831" w:rsidRDefault="007A7091" w:rsidP="00183C8B">
      <w:pPr>
        <w:pStyle w:val="Heading2"/>
      </w:pPr>
      <w:r>
        <w:t>Supplementary Note S2: Tuning of random forest hyperparameters</w:t>
      </w:r>
    </w:p>
    <w:p w14:paraId="7B2080E6" w14:textId="3C870084" w:rsidR="00B96831" w:rsidRDefault="007A7091">
      <w:pPr>
        <w:ind w:firstLine="0"/>
      </w:pPr>
      <w:r>
        <w:t>We used out-of-bag (OOB) predictions for tuning random forest hyperparameters, which helps to avoid re-fitting models multiple times for each parameter setting</w:t>
      </w:r>
      <w:r w:rsidR="00227B88">
        <w:fldChar w:fldCharType="begin"/>
      </w:r>
      <w:r w:rsidR="00FE11C4">
        <w:instrText xml:space="preserve"> ADDIN ZOTERO_ITEM CSL_CITATION {"citationID":"a12pc43a3hd","properties":{"formattedCitation":"\\super 90\\nosupersub{}","plainCitation":"90","noteIndex":0},"citationItems":[{"id":26,"uris":["http://zotero.org/users/local/zoHNaY8P/items/46BDQ9MF"],"itemData":{"id":26,"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schema":"https://github.com/citation-style-language/schema/raw/master/csl-citation.json"} </w:instrText>
      </w:r>
      <w:r w:rsidR="00227B88">
        <w:fldChar w:fldCharType="separate"/>
      </w:r>
      <w:r w:rsidR="00FE11C4" w:rsidRPr="00FE11C4">
        <w:rPr>
          <w:vertAlign w:val="superscript"/>
        </w:rPr>
        <w:t>90</w:t>
      </w:r>
      <w:r w:rsidR="00227B88">
        <w:fldChar w:fldCharType="end"/>
      </w:r>
      <w:r>
        <w:t>. OOB predictions are calculated during model training as predictions by a tree on samples that were not used during its training. We used the area under the receiver operating characteristic curve (AUC) as a metric for measuring predictive performance. To weigh predictive performance in disturbed and undisturbed forest areas equally, we used a balanced sample containing the same number of locations per class for validation. In addition, we calculated separate AUC values per environmental cluster (see Methods section in the main text and Supplementary Note S1). To ensure the stability of performance scores, we repeated the sampling of validation points five times per environmental cluster before aggregating AUC values across clusters.</w:t>
      </w:r>
    </w:p>
    <w:p w14:paraId="28FDF2BB" w14:textId="648A554C" w:rsidR="00B96831" w:rsidRDefault="007A7091">
      <w:r>
        <w:t>We tuned two hyperparameters that are considered among the most influential for random forest performance</w:t>
      </w:r>
      <w:r w:rsidR="00227B88">
        <w:fldChar w:fldCharType="begin"/>
      </w:r>
      <w:r w:rsidR="00FE11C4">
        <w:instrText xml:space="preserve"> ADDIN ZOTERO_ITEM CSL_CITATION {"citationID":"a2auejtjfkk","properties":{"formattedCitation":"\\super 90\\nosupersub{}","plainCitation":"90","noteIndex":0},"citationItems":[{"id":26,"uris":["http://zotero.org/users/local/zoHNaY8P/items/46BDQ9MF"],"itemData":{"id":26,"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schema":"https://github.com/citation-style-language/schema/raw/master/csl-citation.json"} </w:instrText>
      </w:r>
      <w:r w:rsidR="00227B88">
        <w:fldChar w:fldCharType="separate"/>
      </w:r>
      <w:r w:rsidR="00FE11C4" w:rsidRPr="00FE11C4">
        <w:rPr>
          <w:vertAlign w:val="superscript"/>
        </w:rPr>
        <w:t>90</w:t>
      </w:r>
      <w:r w:rsidR="00227B88">
        <w:fldChar w:fldCharType="end"/>
      </w:r>
      <w:r>
        <w:t>: the number of variables to randomly sample as candidates at each split</w:t>
      </w:r>
      <w:r>
        <w:rPr>
          <w:b/>
        </w:rPr>
        <w:t xml:space="preserve"> </w:t>
      </w:r>
      <w:r>
        <w:t>(</w:t>
      </w:r>
      <w:proofErr w:type="spellStart"/>
      <w:r>
        <w:rPr>
          <w:i/>
        </w:rPr>
        <w:t>mtry</w:t>
      </w:r>
      <w:proofErr w:type="spellEnd"/>
      <w:r>
        <w:t xml:space="preserve">) and the minimum node size, which controls the smallest number of observations required for a node to be split further during tree construction. For </w:t>
      </w:r>
      <w:proofErr w:type="spellStart"/>
      <w:r>
        <w:rPr>
          <w:i/>
        </w:rPr>
        <w:t>mtry</w:t>
      </w:r>
      <w:proofErr w:type="spellEnd"/>
      <w:r>
        <w:t xml:space="preserve">, we tested values between 2 and 18 (increments of 2). For the minimum node size, we tested powers of two between 2 and 1024. We tuned parameters sequentially, first choosing the optimal </w:t>
      </w:r>
      <w:proofErr w:type="spellStart"/>
      <w:r>
        <w:rPr>
          <w:i/>
        </w:rPr>
        <w:t>mtry</w:t>
      </w:r>
      <w:proofErr w:type="spellEnd"/>
      <w:r>
        <w:t xml:space="preserve"> value before tuning the minimum node size parameter. To avoid overfitting models, we applied the one-standard-error rule for selecting optimal hyperparameter settings</w:t>
      </w:r>
      <w:r w:rsidR="00227B88">
        <w:fldChar w:fldCharType="begin"/>
      </w:r>
      <w:r w:rsidR="00FE11C4">
        <w:instrText xml:space="preserve"> ADDIN ZOTERO_ITEM CSL_CITATION {"citationID":"a2f17v79mmj","properties":{"formattedCitation":"\\super 91\\nosupersub{}","plainCitation":"91","noteIndex":0},"citationItems":[{"id":29,"uris":["http://zotero.org/users/local/zoHNaY8P/items/SF4QBS3S"],"itemData":{"id":29,"type":"chapter","abstract":"The generalization performance of a learning method relates to its prediction capability on independent test data. Assessment of this performance is extremely important in practice, since it guides the choice of learning method or model, and gives us a measure of the quality of the ultimately chosen model.","container-title":"The Elements of Statistical Learning: Data Mining, Inference, and Prediction","event-place":"New York, NY","ISBN":"978-0-387-21606-5","language":"en","note":"DOI: 10.1007/978-0-387-21606-5_7","page":"193-224","publisher":"Springer","publisher-place":"New York, NY","source":"Springer Link","title":"Model Assessment and Selection","URL":"https://doi.org/10.1007/978-0-387-21606-5_7","author":[{"family":"Hastie","given":"Trevor"},{"family":"Friedman","given":"Jerome"},{"family":"Tibshirani","given":"Robert"}],"editor":[{"family":"Hastie","given":"Trevor"},{"family":"Friedman","given":"Jerome"},{"family":"Tibshirani","given":"Robert"}],"accessed":{"date-parts":[["2025",7,21]]},"issued":{"date-parts":[["2001"]]}}}],"schema":"https://github.com/citation-style-language/schema/raw/master/csl-citation.json"} </w:instrText>
      </w:r>
      <w:r w:rsidR="00227B88">
        <w:fldChar w:fldCharType="separate"/>
      </w:r>
      <w:r w:rsidR="00FE11C4" w:rsidRPr="00FE11C4">
        <w:rPr>
          <w:vertAlign w:val="superscript"/>
        </w:rPr>
        <w:t>91</w:t>
      </w:r>
      <w:r w:rsidR="00227B88">
        <w:fldChar w:fldCharType="end"/>
      </w:r>
      <w:r>
        <w:t xml:space="preserve">. Specifically, we chose parameter values corresponding to the least complex model (i.e., lowest </w:t>
      </w:r>
      <w:proofErr w:type="spellStart"/>
      <w:r>
        <w:rPr>
          <w:i/>
        </w:rPr>
        <w:t>mtry</w:t>
      </w:r>
      <w:proofErr w:type="spellEnd"/>
      <w:r>
        <w:t xml:space="preserve"> and highest minimum node size) for which performance was within one standard error of the maximum performance score recorded per parameter (Fig</w:t>
      </w:r>
      <w:r w:rsidR="00336BE1">
        <w:t>.</w:t>
      </w:r>
      <w:r>
        <w:t xml:space="preserve"> S2.1). For an overview of selected hyperparameters, see Table S2.1.</w:t>
      </w:r>
    </w:p>
    <w:p w14:paraId="3155ABF4" w14:textId="77777777" w:rsidR="00B96831" w:rsidRDefault="007A7091">
      <w:pPr>
        <w:ind w:firstLine="0"/>
        <w:rPr>
          <w:i/>
        </w:rPr>
      </w:pPr>
      <w:r>
        <w:rPr>
          <w:b/>
          <w:i/>
        </w:rPr>
        <w:t>Table S2.1</w:t>
      </w:r>
      <w:r>
        <w:rPr>
          <w:i/>
        </w:rPr>
        <w:t>: Selected hyperparameters.</w:t>
      </w:r>
    </w:p>
    <w:tbl>
      <w:tblPr>
        <w:tblStyle w:val="a1"/>
        <w:tblW w:w="9356" w:type="dxa"/>
        <w:tblInd w:w="0" w:type="dxa"/>
        <w:tblLayout w:type="fixed"/>
        <w:tblLook w:val="0400" w:firstRow="0" w:lastRow="0" w:firstColumn="0" w:lastColumn="0" w:noHBand="0" w:noVBand="1"/>
      </w:tblPr>
      <w:tblGrid>
        <w:gridCol w:w="2694"/>
        <w:gridCol w:w="3331"/>
        <w:gridCol w:w="3331"/>
      </w:tblGrid>
      <w:tr w:rsidR="00B96831" w14:paraId="493DDE7C" w14:textId="77777777">
        <w:tc>
          <w:tcPr>
            <w:tcW w:w="2694" w:type="dxa"/>
            <w:tcBorders>
              <w:top w:val="single" w:sz="4" w:space="0" w:color="000000"/>
              <w:bottom w:val="single" w:sz="4" w:space="0" w:color="000000"/>
            </w:tcBorders>
          </w:tcPr>
          <w:p w14:paraId="3EB27613" w14:textId="77777777" w:rsidR="00B96831" w:rsidRDefault="007A7091">
            <w:pPr>
              <w:spacing w:after="160" w:line="278" w:lineRule="auto"/>
              <w:ind w:firstLine="0"/>
              <w:rPr>
                <w:sz w:val="20"/>
                <w:szCs w:val="20"/>
              </w:rPr>
            </w:pPr>
            <w:r>
              <w:rPr>
                <w:sz w:val="20"/>
                <w:szCs w:val="20"/>
              </w:rPr>
              <w:t>Species</w:t>
            </w:r>
          </w:p>
        </w:tc>
        <w:tc>
          <w:tcPr>
            <w:tcW w:w="3331" w:type="dxa"/>
            <w:tcBorders>
              <w:top w:val="single" w:sz="4" w:space="0" w:color="000000"/>
              <w:bottom w:val="single" w:sz="4" w:space="0" w:color="000000"/>
            </w:tcBorders>
          </w:tcPr>
          <w:p w14:paraId="5F6886D9" w14:textId="77777777" w:rsidR="00B96831" w:rsidRDefault="007A7091">
            <w:pPr>
              <w:spacing w:after="160" w:line="278" w:lineRule="auto"/>
              <w:ind w:firstLine="0"/>
              <w:rPr>
                <w:sz w:val="20"/>
                <w:szCs w:val="20"/>
              </w:rPr>
            </w:pPr>
            <w:r>
              <w:rPr>
                <w:sz w:val="20"/>
                <w:szCs w:val="20"/>
              </w:rPr>
              <w:t>Variables selected at each split</w:t>
            </w:r>
          </w:p>
        </w:tc>
        <w:tc>
          <w:tcPr>
            <w:tcW w:w="3331" w:type="dxa"/>
            <w:tcBorders>
              <w:top w:val="single" w:sz="4" w:space="0" w:color="000000"/>
              <w:bottom w:val="single" w:sz="4" w:space="0" w:color="000000"/>
            </w:tcBorders>
          </w:tcPr>
          <w:p w14:paraId="480A2BC4" w14:textId="77777777" w:rsidR="00B96831" w:rsidRDefault="007A7091">
            <w:pPr>
              <w:spacing w:after="160" w:line="278" w:lineRule="auto"/>
              <w:ind w:firstLine="0"/>
              <w:rPr>
                <w:sz w:val="20"/>
                <w:szCs w:val="20"/>
              </w:rPr>
            </w:pPr>
            <w:r>
              <w:rPr>
                <w:sz w:val="20"/>
                <w:szCs w:val="20"/>
              </w:rPr>
              <w:t>Minimum node size</w:t>
            </w:r>
          </w:p>
        </w:tc>
      </w:tr>
      <w:tr w:rsidR="00B96831" w14:paraId="16A67691" w14:textId="77777777">
        <w:tc>
          <w:tcPr>
            <w:tcW w:w="2694" w:type="dxa"/>
            <w:tcBorders>
              <w:top w:val="single" w:sz="4" w:space="0" w:color="000000"/>
            </w:tcBorders>
          </w:tcPr>
          <w:p w14:paraId="658D248B" w14:textId="77777777" w:rsidR="00B96831" w:rsidRDefault="007A7091">
            <w:pPr>
              <w:spacing w:after="160" w:line="278" w:lineRule="auto"/>
              <w:ind w:firstLine="0"/>
              <w:rPr>
                <w:sz w:val="20"/>
                <w:szCs w:val="20"/>
              </w:rPr>
            </w:pPr>
            <w:r>
              <w:rPr>
                <w:sz w:val="20"/>
                <w:szCs w:val="20"/>
              </w:rPr>
              <w:t>European bison</w:t>
            </w:r>
          </w:p>
        </w:tc>
        <w:tc>
          <w:tcPr>
            <w:tcW w:w="3331" w:type="dxa"/>
            <w:tcBorders>
              <w:top w:val="single" w:sz="4" w:space="0" w:color="000000"/>
            </w:tcBorders>
          </w:tcPr>
          <w:p w14:paraId="72BFDF1B" w14:textId="3C9BDC6D" w:rsidR="00B96831" w:rsidRDefault="007478B3">
            <w:pPr>
              <w:spacing w:after="160" w:line="278" w:lineRule="auto"/>
              <w:ind w:firstLine="0"/>
              <w:rPr>
                <w:sz w:val="20"/>
                <w:szCs w:val="20"/>
              </w:rPr>
            </w:pPr>
            <w:r>
              <w:rPr>
                <w:sz w:val="20"/>
                <w:szCs w:val="20"/>
              </w:rPr>
              <w:t>6</w:t>
            </w:r>
          </w:p>
        </w:tc>
        <w:tc>
          <w:tcPr>
            <w:tcW w:w="3331" w:type="dxa"/>
            <w:tcBorders>
              <w:top w:val="single" w:sz="4" w:space="0" w:color="000000"/>
            </w:tcBorders>
          </w:tcPr>
          <w:p w14:paraId="45DEFD41" w14:textId="77777777" w:rsidR="00B96831" w:rsidRDefault="007A7091">
            <w:pPr>
              <w:spacing w:after="160" w:line="278" w:lineRule="auto"/>
              <w:ind w:firstLine="0"/>
              <w:rPr>
                <w:sz w:val="20"/>
                <w:szCs w:val="20"/>
              </w:rPr>
            </w:pPr>
            <w:r>
              <w:rPr>
                <w:sz w:val="20"/>
                <w:szCs w:val="20"/>
              </w:rPr>
              <w:t>16</w:t>
            </w:r>
          </w:p>
        </w:tc>
      </w:tr>
      <w:tr w:rsidR="00B96831" w14:paraId="5982CCB1" w14:textId="77777777">
        <w:tc>
          <w:tcPr>
            <w:tcW w:w="2694" w:type="dxa"/>
          </w:tcPr>
          <w:p w14:paraId="0B1F44E3" w14:textId="77777777" w:rsidR="00B96831" w:rsidRDefault="007A7091">
            <w:pPr>
              <w:spacing w:after="160" w:line="278" w:lineRule="auto"/>
              <w:ind w:firstLine="0"/>
              <w:rPr>
                <w:sz w:val="20"/>
                <w:szCs w:val="20"/>
              </w:rPr>
            </w:pPr>
            <w:r>
              <w:rPr>
                <w:sz w:val="20"/>
                <w:szCs w:val="20"/>
              </w:rPr>
              <w:t>Moose</w:t>
            </w:r>
          </w:p>
        </w:tc>
        <w:tc>
          <w:tcPr>
            <w:tcW w:w="3331" w:type="dxa"/>
          </w:tcPr>
          <w:p w14:paraId="49A27262" w14:textId="77777777" w:rsidR="00B96831" w:rsidRDefault="007A7091">
            <w:pPr>
              <w:spacing w:after="160" w:line="278" w:lineRule="auto"/>
              <w:ind w:firstLine="0"/>
              <w:rPr>
                <w:sz w:val="20"/>
                <w:szCs w:val="20"/>
              </w:rPr>
            </w:pPr>
            <w:r>
              <w:rPr>
                <w:sz w:val="20"/>
                <w:szCs w:val="20"/>
              </w:rPr>
              <w:t>4</w:t>
            </w:r>
          </w:p>
        </w:tc>
        <w:tc>
          <w:tcPr>
            <w:tcW w:w="3331" w:type="dxa"/>
          </w:tcPr>
          <w:p w14:paraId="780B0319" w14:textId="77777777" w:rsidR="00B96831" w:rsidRDefault="007A7091">
            <w:pPr>
              <w:spacing w:after="160" w:line="278" w:lineRule="auto"/>
              <w:ind w:firstLine="0"/>
              <w:rPr>
                <w:sz w:val="20"/>
                <w:szCs w:val="20"/>
              </w:rPr>
            </w:pPr>
            <w:r>
              <w:rPr>
                <w:sz w:val="20"/>
                <w:szCs w:val="20"/>
              </w:rPr>
              <w:t>16</w:t>
            </w:r>
          </w:p>
        </w:tc>
      </w:tr>
      <w:tr w:rsidR="00B96831" w14:paraId="50DD4044" w14:textId="77777777">
        <w:tc>
          <w:tcPr>
            <w:tcW w:w="2694" w:type="dxa"/>
          </w:tcPr>
          <w:p w14:paraId="09F390D3" w14:textId="77777777" w:rsidR="00B96831" w:rsidRDefault="007A7091">
            <w:pPr>
              <w:spacing w:after="160" w:line="278" w:lineRule="auto"/>
              <w:ind w:firstLine="0"/>
              <w:rPr>
                <w:sz w:val="20"/>
                <w:szCs w:val="20"/>
              </w:rPr>
            </w:pPr>
            <w:r>
              <w:rPr>
                <w:sz w:val="20"/>
                <w:szCs w:val="20"/>
              </w:rPr>
              <w:t>Red deer</w:t>
            </w:r>
          </w:p>
        </w:tc>
        <w:tc>
          <w:tcPr>
            <w:tcW w:w="3331" w:type="dxa"/>
          </w:tcPr>
          <w:p w14:paraId="60079F0E" w14:textId="77777777" w:rsidR="00B96831" w:rsidRDefault="007A7091">
            <w:pPr>
              <w:spacing w:after="160" w:line="278" w:lineRule="auto"/>
              <w:ind w:firstLine="0"/>
              <w:rPr>
                <w:sz w:val="20"/>
                <w:szCs w:val="20"/>
              </w:rPr>
            </w:pPr>
            <w:r>
              <w:rPr>
                <w:sz w:val="20"/>
                <w:szCs w:val="20"/>
              </w:rPr>
              <w:t>4</w:t>
            </w:r>
          </w:p>
        </w:tc>
        <w:tc>
          <w:tcPr>
            <w:tcW w:w="3331" w:type="dxa"/>
          </w:tcPr>
          <w:p w14:paraId="1F6DC2F7" w14:textId="77777777" w:rsidR="00B96831" w:rsidRDefault="007A7091">
            <w:pPr>
              <w:spacing w:after="160" w:line="278" w:lineRule="auto"/>
              <w:ind w:firstLine="0"/>
              <w:rPr>
                <w:sz w:val="20"/>
                <w:szCs w:val="20"/>
              </w:rPr>
            </w:pPr>
            <w:r>
              <w:rPr>
                <w:sz w:val="20"/>
                <w:szCs w:val="20"/>
              </w:rPr>
              <w:t>16</w:t>
            </w:r>
          </w:p>
        </w:tc>
      </w:tr>
      <w:tr w:rsidR="00B96831" w14:paraId="111EE737" w14:textId="77777777">
        <w:tc>
          <w:tcPr>
            <w:tcW w:w="2694" w:type="dxa"/>
          </w:tcPr>
          <w:p w14:paraId="52F755EE" w14:textId="77777777" w:rsidR="00B96831" w:rsidRDefault="007A7091">
            <w:pPr>
              <w:spacing w:after="160" w:line="278" w:lineRule="auto"/>
              <w:ind w:firstLine="0"/>
              <w:rPr>
                <w:sz w:val="20"/>
                <w:szCs w:val="20"/>
              </w:rPr>
            </w:pPr>
            <w:r>
              <w:rPr>
                <w:sz w:val="20"/>
                <w:szCs w:val="20"/>
              </w:rPr>
              <w:t>Roe deer</w:t>
            </w:r>
          </w:p>
        </w:tc>
        <w:tc>
          <w:tcPr>
            <w:tcW w:w="3331" w:type="dxa"/>
          </w:tcPr>
          <w:p w14:paraId="75A87482" w14:textId="77777777" w:rsidR="00B96831" w:rsidRDefault="007A7091">
            <w:pPr>
              <w:spacing w:after="160" w:line="278" w:lineRule="auto"/>
              <w:ind w:firstLine="0"/>
              <w:rPr>
                <w:sz w:val="20"/>
                <w:szCs w:val="20"/>
              </w:rPr>
            </w:pPr>
            <w:r>
              <w:rPr>
                <w:sz w:val="20"/>
                <w:szCs w:val="20"/>
              </w:rPr>
              <w:t>4</w:t>
            </w:r>
          </w:p>
        </w:tc>
        <w:tc>
          <w:tcPr>
            <w:tcW w:w="3331" w:type="dxa"/>
          </w:tcPr>
          <w:p w14:paraId="5A8A9264" w14:textId="77777777" w:rsidR="00B96831" w:rsidRDefault="007A7091">
            <w:pPr>
              <w:spacing w:after="160" w:line="278" w:lineRule="auto"/>
              <w:ind w:firstLine="0"/>
              <w:rPr>
                <w:sz w:val="20"/>
                <w:szCs w:val="20"/>
              </w:rPr>
            </w:pPr>
            <w:r>
              <w:rPr>
                <w:sz w:val="20"/>
                <w:szCs w:val="20"/>
              </w:rPr>
              <w:t>32</w:t>
            </w:r>
          </w:p>
        </w:tc>
      </w:tr>
    </w:tbl>
    <w:p w14:paraId="6998D722" w14:textId="43517D16" w:rsidR="00B96831" w:rsidRDefault="00E41322">
      <w:pPr>
        <w:ind w:firstLine="0"/>
      </w:pPr>
      <w:r>
        <w:rPr>
          <w:noProof/>
        </w:rPr>
        <w:lastRenderedPageBreak/>
        <w:drawing>
          <wp:inline distT="0" distB="0" distL="0" distR="0" wp14:anchorId="283880AC" wp14:editId="4CB8E0DA">
            <wp:extent cx="5943600" cy="3300730"/>
            <wp:effectExtent l="0" t="0" r="0" b="0"/>
            <wp:docPr id="26" name="Picture 26"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different types of line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00730"/>
                    </a:xfrm>
                    <a:prstGeom prst="rect">
                      <a:avLst/>
                    </a:prstGeom>
                  </pic:spPr>
                </pic:pic>
              </a:graphicData>
            </a:graphic>
          </wp:inline>
        </w:drawing>
      </w:r>
    </w:p>
    <w:p w14:paraId="27822F5C" w14:textId="77777777" w:rsidR="00B96831" w:rsidRDefault="007A7091">
      <w:pPr>
        <w:ind w:firstLine="0"/>
      </w:pPr>
      <w:r>
        <w:rPr>
          <w:b/>
          <w:i/>
        </w:rPr>
        <w:t>Figure S2.1</w:t>
      </w:r>
      <w:r>
        <w:rPr>
          <w:i/>
        </w:rPr>
        <w:t>: Performance curves for two random forest hyperparameters. A: number of variables selected at each split (</w:t>
      </w:r>
      <w:proofErr w:type="spellStart"/>
      <w:r>
        <w:rPr>
          <w:i/>
        </w:rPr>
        <w:t>mtry</w:t>
      </w:r>
      <w:proofErr w:type="spellEnd"/>
      <w:r>
        <w:rPr>
          <w:i/>
        </w:rPr>
        <w:t>). B: minimum node size. Dotted lines indicate selected parameter settings at which performance was within one standard error of the highest performance recorded for the parameter. We evaluated models based on out-of-bag AUC values, balancing datasets across disturbed/undisturbed forest areas and environmental clusters for validation.</w:t>
      </w:r>
    </w:p>
    <w:sectPr w:rsidR="00B96831">
      <w:footerReference w:type="default" r:id="rId8"/>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B41C0" w14:textId="77777777" w:rsidR="00484112" w:rsidRDefault="00484112">
      <w:pPr>
        <w:spacing w:after="0" w:line="240" w:lineRule="auto"/>
      </w:pPr>
      <w:r>
        <w:separator/>
      </w:r>
    </w:p>
  </w:endnote>
  <w:endnote w:type="continuationSeparator" w:id="0">
    <w:p w14:paraId="425A1C46" w14:textId="77777777" w:rsidR="00484112" w:rsidRDefault="004841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embedRegular r:id="rId1" w:fontKey="{C9D1FE03-4946-4D04-8BD0-D6F33C2D51CA}"/>
    <w:embedBold r:id="rId2" w:fontKey="{00435A77-12F5-40C2-8DBA-A6F9086D693E}"/>
    <w:embedItalic r:id="rId3" w:fontKey="{69A7CB8F-8CD5-48F1-A0AA-1D531C1139EB}"/>
    <w:embedBoldItalic r:id="rId4" w:fontKey="{1E5F9D14-F3DB-49B4-ADD7-7C0C1563CBC5}"/>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5" w:fontKey="{DC99BF9A-D894-4060-83DE-46DA67B154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E6159" w14:textId="77777777" w:rsidR="00B96831" w:rsidRDefault="00B96831">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B5632" w14:textId="77777777" w:rsidR="00484112" w:rsidRDefault="00484112">
      <w:pPr>
        <w:spacing w:after="0" w:line="240" w:lineRule="auto"/>
      </w:pPr>
      <w:r>
        <w:separator/>
      </w:r>
    </w:p>
  </w:footnote>
  <w:footnote w:type="continuationSeparator" w:id="0">
    <w:p w14:paraId="070BFEC7" w14:textId="77777777" w:rsidR="00484112" w:rsidRDefault="004841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BE6856"/>
    <w:multiLevelType w:val="multilevel"/>
    <w:tmpl w:val="151E9142"/>
    <w:lvl w:ilvl="0">
      <w:start w:val="1"/>
      <w:numFmt w:val="decimal"/>
      <w:lvlText w:val="%1."/>
      <w:lvlJc w:val="left"/>
      <w:pPr>
        <w:ind w:left="561" w:hanging="360"/>
      </w:pPr>
    </w:lvl>
    <w:lvl w:ilvl="1">
      <w:start w:val="1"/>
      <w:numFmt w:val="lowerLetter"/>
      <w:lvlText w:val="%2."/>
      <w:lvlJc w:val="left"/>
      <w:pPr>
        <w:ind w:left="1282" w:hanging="360"/>
      </w:pPr>
    </w:lvl>
    <w:lvl w:ilvl="2">
      <w:start w:val="1"/>
      <w:numFmt w:val="lowerRoman"/>
      <w:lvlText w:val="%3."/>
      <w:lvlJc w:val="right"/>
      <w:pPr>
        <w:ind w:left="2002" w:hanging="180"/>
      </w:pPr>
    </w:lvl>
    <w:lvl w:ilvl="3">
      <w:start w:val="1"/>
      <w:numFmt w:val="decimal"/>
      <w:lvlText w:val="%4."/>
      <w:lvlJc w:val="left"/>
      <w:pPr>
        <w:ind w:left="2722" w:hanging="360"/>
      </w:pPr>
    </w:lvl>
    <w:lvl w:ilvl="4">
      <w:start w:val="1"/>
      <w:numFmt w:val="lowerLetter"/>
      <w:lvlText w:val="%5."/>
      <w:lvlJc w:val="left"/>
      <w:pPr>
        <w:ind w:left="3442" w:hanging="360"/>
      </w:pPr>
    </w:lvl>
    <w:lvl w:ilvl="5">
      <w:start w:val="1"/>
      <w:numFmt w:val="lowerRoman"/>
      <w:lvlText w:val="%6."/>
      <w:lvlJc w:val="right"/>
      <w:pPr>
        <w:ind w:left="4162" w:hanging="180"/>
      </w:pPr>
    </w:lvl>
    <w:lvl w:ilvl="6">
      <w:start w:val="1"/>
      <w:numFmt w:val="decimal"/>
      <w:lvlText w:val="%7."/>
      <w:lvlJc w:val="left"/>
      <w:pPr>
        <w:ind w:left="4882" w:hanging="360"/>
      </w:pPr>
    </w:lvl>
    <w:lvl w:ilvl="7">
      <w:start w:val="1"/>
      <w:numFmt w:val="lowerLetter"/>
      <w:lvlText w:val="%8."/>
      <w:lvlJc w:val="left"/>
      <w:pPr>
        <w:ind w:left="5602" w:hanging="360"/>
      </w:pPr>
    </w:lvl>
    <w:lvl w:ilvl="8">
      <w:start w:val="1"/>
      <w:numFmt w:val="lowerRoman"/>
      <w:lvlText w:val="%9."/>
      <w:lvlJc w:val="right"/>
      <w:pPr>
        <w:ind w:left="6322" w:hanging="180"/>
      </w:pPr>
    </w:lvl>
  </w:abstractNum>
  <w:num w:numId="1" w16cid:durableId="12932513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831"/>
    <w:rsid w:val="000018F1"/>
    <w:rsid w:val="000043AA"/>
    <w:rsid w:val="000053E5"/>
    <w:rsid w:val="00006324"/>
    <w:rsid w:val="00006467"/>
    <w:rsid w:val="00011E28"/>
    <w:rsid w:val="000204B8"/>
    <w:rsid w:val="00023609"/>
    <w:rsid w:val="000236A7"/>
    <w:rsid w:val="00027614"/>
    <w:rsid w:val="00030E26"/>
    <w:rsid w:val="00036190"/>
    <w:rsid w:val="000409EA"/>
    <w:rsid w:val="00040D3B"/>
    <w:rsid w:val="00043836"/>
    <w:rsid w:val="00055EF8"/>
    <w:rsid w:val="0005655A"/>
    <w:rsid w:val="00060C9D"/>
    <w:rsid w:val="00070193"/>
    <w:rsid w:val="00072E74"/>
    <w:rsid w:val="00074EC8"/>
    <w:rsid w:val="00075D46"/>
    <w:rsid w:val="00086601"/>
    <w:rsid w:val="000875A1"/>
    <w:rsid w:val="00091845"/>
    <w:rsid w:val="00093F3E"/>
    <w:rsid w:val="00096601"/>
    <w:rsid w:val="000A08EF"/>
    <w:rsid w:val="000A2B92"/>
    <w:rsid w:val="000B0466"/>
    <w:rsid w:val="000B1C6B"/>
    <w:rsid w:val="000B3138"/>
    <w:rsid w:val="000C18E0"/>
    <w:rsid w:val="000D1CE3"/>
    <w:rsid w:val="000E3A41"/>
    <w:rsid w:val="000F0BAC"/>
    <w:rsid w:val="000F1086"/>
    <w:rsid w:val="00102F65"/>
    <w:rsid w:val="00104477"/>
    <w:rsid w:val="00110DE9"/>
    <w:rsid w:val="00114CEC"/>
    <w:rsid w:val="00121716"/>
    <w:rsid w:val="0012176F"/>
    <w:rsid w:val="0012552A"/>
    <w:rsid w:val="001277FF"/>
    <w:rsid w:val="00135297"/>
    <w:rsid w:val="00136196"/>
    <w:rsid w:val="00141605"/>
    <w:rsid w:val="00146BCD"/>
    <w:rsid w:val="0016330A"/>
    <w:rsid w:val="00163B3B"/>
    <w:rsid w:val="001709BA"/>
    <w:rsid w:val="00172161"/>
    <w:rsid w:val="00172A09"/>
    <w:rsid w:val="00172D85"/>
    <w:rsid w:val="00180973"/>
    <w:rsid w:val="00183C8B"/>
    <w:rsid w:val="00191C77"/>
    <w:rsid w:val="00191CCE"/>
    <w:rsid w:val="00196732"/>
    <w:rsid w:val="00197871"/>
    <w:rsid w:val="001A2C41"/>
    <w:rsid w:val="001A2CB1"/>
    <w:rsid w:val="001A4AED"/>
    <w:rsid w:val="001A5DE2"/>
    <w:rsid w:val="001B52AC"/>
    <w:rsid w:val="001C0058"/>
    <w:rsid w:val="001C0A24"/>
    <w:rsid w:val="001C13ED"/>
    <w:rsid w:val="001C3BDA"/>
    <w:rsid w:val="001C62E8"/>
    <w:rsid w:val="001D198E"/>
    <w:rsid w:val="001D2AD2"/>
    <w:rsid w:val="001D6AD9"/>
    <w:rsid w:val="001F336F"/>
    <w:rsid w:val="00200557"/>
    <w:rsid w:val="00204383"/>
    <w:rsid w:val="0020567D"/>
    <w:rsid w:val="00207CC3"/>
    <w:rsid w:val="0021339B"/>
    <w:rsid w:val="002136CA"/>
    <w:rsid w:val="00216535"/>
    <w:rsid w:val="00223602"/>
    <w:rsid w:val="00225A50"/>
    <w:rsid w:val="00225F5C"/>
    <w:rsid w:val="00226282"/>
    <w:rsid w:val="00227B88"/>
    <w:rsid w:val="002334C3"/>
    <w:rsid w:val="00236D2E"/>
    <w:rsid w:val="00240CBD"/>
    <w:rsid w:val="00264332"/>
    <w:rsid w:val="00265667"/>
    <w:rsid w:val="00270193"/>
    <w:rsid w:val="00271628"/>
    <w:rsid w:val="00272503"/>
    <w:rsid w:val="00282320"/>
    <w:rsid w:val="00293FF0"/>
    <w:rsid w:val="002A341E"/>
    <w:rsid w:val="002B1048"/>
    <w:rsid w:val="002B1677"/>
    <w:rsid w:val="002B2D17"/>
    <w:rsid w:val="002B34A2"/>
    <w:rsid w:val="002C1343"/>
    <w:rsid w:val="002C3C93"/>
    <w:rsid w:val="002D56B4"/>
    <w:rsid w:val="002E1C9E"/>
    <w:rsid w:val="002E2FD1"/>
    <w:rsid w:val="002E5B9C"/>
    <w:rsid w:val="002F2028"/>
    <w:rsid w:val="002F2228"/>
    <w:rsid w:val="002F3919"/>
    <w:rsid w:val="002F3A31"/>
    <w:rsid w:val="00300502"/>
    <w:rsid w:val="0030450A"/>
    <w:rsid w:val="003079CB"/>
    <w:rsid w:val="003145F9"/>
    <w:rsid w:val="00315B71"/>
    <w:rsid w:val="003209E4"/>
    <w:rsid w:val="00326529"/>
    <w:rsid w:val="00332F2C"/>
    <w:rsid w:val="00334A6A"/>
    <w:rsid w:val="00336BE1"/>
    <w:rsid w:val="00337500"/>
    <w:rsid w:val="0034208F"/>
    <w:rsid w:val="00346954"/>
    <w:rsid w:val="00346FC8"/>
    <w:rsid w:val="003574EA"/>
    <w:rsid w:val="0037107D"/>
    <w:rsid w:val="00377AE7"/>
    <w:rsid w:val="00377C35"/>
    <w:rsid w:val="00381F7D"/>
    <w:rsid w:val="0038470B"/>
    <w:rsid w:val="003860BF"/>
    <w:rsid w:val="003A3926"/>
    <w:rsid w:val="003A44A4"/>
    <w:rsid w:val="003C0744"/>
    <w:rsid w:val="003C4430"/>
    <w:rsid w:val="003D35B0"/>
    <w:rsid w:val="003D3987"/>
    <w:rsid w:val="003D4917"/>
    <w:rsid w:val="003F260E"/>
    <w:rsid w:val="00401036"/>
    <w:rsid w:val="0040779A"/>
    <w:rsid w:val="00426C78"/>
    <w:rsid w:val="00430F76"/>
    <w:rsid w:val="004339F3"/>
    <w:rsid w:val="00436F08"/>
    <w:rsid w:val="004433C2"/>
    <w:rsid w:val="00461972"/>
    <w:rsid w:val="004734B7"/>
    <w:rsid w:val="004734CA"/>
    <w:rsid w:val="004821F7"/>
    <w:rsid w:val="00483371"/>
    <w:rsid w:val="00484112"/>
    <w:rsid w:val="00487932"/>
    <w:rsid w:val="004942EA"/>
    <w:rsid w:val="004A0246"/>
    <w:rsid w:val="004A4B0F"/>
    <w:rsid w:val="004B4C16"/>
    <w:rsid w:val="004B7983"/>
    <w:rsid w:val="004C1A81"/>
    <w:rsid w:val="004C1BBC"/>
    <w:rsid w:val="004C3DDF"/>
    <w:rsid w:val="004D3ACE"/>
    <w:rsid w:val="004F297B"/>
    <w:rsid w:val="004F3169"/>
    <w:rsid w:val="00510DAF"/>
    <w:rsid w:val="00514025"/>
    <w:rsid w:val="005169E4"/>
    <w:rsid w:val="00517D44"/>
    <w:rsid w:val="00522D31"/>
    <w:rsid w:val="00523C89"/>
    <w:rsid w:val="00524ECE"/>
    <w:rsid w:val="00524FB0"/>
    <w:rsid w:val="005254AA"/>
    <w:rsid w:val="00530986"/>
    <w:rsid w:val="00531093"/>
    <w:rsid w:val="00533EE4"/>
    <w:rsid w:val="005415DB"/>
    <w:rsid w:val="00542DA2"/>
    <w:rsid w:val="00544A57"/>
    <w:rsid w:val="005509F4"/>
    <w:rsid w:val="00556A25"/>
    <w:rsid w:val="00562148"/>
    <w:rsid w:val="005627A5"/>
    <w:rsid w:val="00570899"/>
    <w:rsid w:val="00570949"/>
    <w:rsid w:val="0057189C"/>
    <w:rsid w:val="00572C54"/>
    <w:rsid w:val="00575ED2"/>
    <w:rsid w:val="00583708"/>
    <w:rsid w:val="00596FFC"/>
    <w:rsid w:val="005A1331"/>
    <w:rsid w:val="005A48DF"/>
    <w:rsid w:val="005C5160"/>
    <w:rsid w:val="005C64FA"/>
    <w:rsid w:val="005C6F5D"/>
    <w:rsid w:val="005D2F7B"/>
    <w:rsid w:val="005E098F"/>
    <w:rsid w:val="005E520B"/>
    <w:rsid w:val="005E54EC"/>
    <w:rsid w:val="005F6573"/>
    <w:rsid w:val="00600BEC"/>
    <w:rsid w:val="00600CF5"/>
    <w:rsid w:val="00612DE0"/>
    <w:rsid w:val="006230A5"/>
    <w:rsid w:val="0062346D"/>
    <w:rsid w:val="00625BB7"/>
    <w:rsid w:val="00647A7B"/>
    <w:rsid w:val="0065279B"/>
    <w:rsid w:val="00660FA9"/>
    <w:rsid w:val="006659A0"/>
    <w:rsid w:val="00670076"/>
    <w:rsid w:val="00681A4D"/>
    <w:rsid w:val="00681DD5"/>
    <w:rsid w:val="006857D7"/>
    <w:rsid w:val="0069076E"/>
    <w:rsid w:val="006930CE"/>
    <w:rsid w:val="00693C41"/>
    <w:rsid w:val="00694E2E"/>
    <w:rsid w:val="00697073"/>
    <w:rsid w:val="006972F9"/>
    <w:rsid w:val="006B2A26"/>
    <w:rsid w:val="006C2E4A"/>
    <w:rsid w:val="006D691E"/>
    <w:rsid w:val="006E02C4"/>
    <w:rsid w:val="006E0BCC"/>
    <w:rsid w:val="006E3906"/>
    <w:rsid w:val="006E79C3"/>
    <w:rsid w:val="006F0E60"/>
    <w:rsid w:val="006F1F5F"/>
    <w:rsid w:val="006F5850"/>
    <w:rsid w:val="00703FF2"/>
    <w:rsid w:val="00705FEC"/>
    <w:rsid w:val="007105F8"/>
    <w:rsid w:val="00713791"/>
    <w:rsid w:val="00723017"/>
    <w:rsid w:val="007241FB"/>
    <w:rsid w:val="0072663C"/>
    <w:rsid w:val="007340D6"/>
    <w:rsid w:val="007478B3"/>
    <w:rsid w:val="00751452"/>
    <w:rsid w:val="00754530"/>
    <w:rsid w:val="0077086D"/>
    <w:rsid w:val="00770967"/>
    <w:rsid w:val="00770D0F"/>
    <w:rsid w:val="007847C8"/>
    <w:rsid w:val="00790C6B"/>
    <w:rsid w:val="00796E18"/>
    <w:rsid w:val="007A3453"/>
    <w:rsid w:val="007A4489"/>
    <w:rsid w:val="007A7091"/>
    <w:rsid w:val="007B7EFE"/>
    <w:rsid w:val="007C0889"/>
    <w:rsid w:val="007C3398"/>
    <w:rsid w:val="007D6D7E"/>
    <w:rsid w:val="007E00E7"/>
    <w:rsid w:val="007E5FA0"/>
    <w:rsid w:val="007F0A0C"/>
    <w:rsid w:val="007F1C4F"/>
    <w:rsid w:val="007F6598"/>
    <w:rsid w:val="00803854"/>
    <w:rsid w:val="00805BDD"/>
    <w:rsid w:val="0080649D"/>
    <w:rsid w:val="00811347"/>
    <w:rsid w:val="00825BED"/>
    <w:rsid w:val="00827415"/>
    <w:rsid w:val="00830D85"/>
    <w:rsid w:val="00837E45"/>
    <w:rsid w:val="00840E3D"/>
    <w:rsid w:val="008427B8"/>
    <w:rsid w:val="00847A7A"/>
    <w:rsid w:val="00851653"/>
    <w:rsid w:val="00856A9C"/>
    <w:rsid w:val="00857A3E"/>
    <w:rsid w:val="00860208"/>
    <w:rsid w:val="00867650"/>
    <w:rsid w:val="00871326"/>
    <w:rsid w:val="008A7A73"/>
    <w:rsid w:val="008B24B4"/>
    <w:rsid w:val="008B33EB"/>
    <w:rsid w:val="008B3B99"/>
    <w:rsid w:val="008B5583"/>
    <w:rsid w:val="008B56D3"/>
    <w:rsid w:val="008B677C"/>
    <w:rsid w:val="008C5B83"/>
    <w:rsid w:val="008D1689"/>
    <w:rsid w:val="008E6706"/>
    <w:rsid w:val="008E7A31"/>
    <w:rsid w:val="008F1218"/>
    <w:rsid w:val="008F5D51"/>
    <w:rsid w:val="008F67BA"/>
    <w:rsid w:val="00906DC1"/>
    <w:rsid w:val="0091685A"/>
    <w:rsid w:val="00921339"/>
    <w:rsid w:val="00934C26"/>
    <w:rsid w:val="00935D3A"/>
    <w:rsid w:val="009365CF"/>
    <w:rsid w:val="009367C5"/>
    <w:rsid w:val="009618AE"/>
    <w:rsid w:val="00970D5F"/>
    <w:rsid w:val="00985BE8"/>
    <w:rsid w:val="009A311D"/>
    <w:rsid w:val="009A318F"/>
    <w:rsid w:val="009B0C08"/>
    <w:rsid w:val="009B23C1"/>
    <w:rsid w:val="009B4EED"/>
    <w:rsid w:val="009C26F5"/>
    <w:rsid w:val="009D2802"/>
    <w:rsid w:val="009E6486"/>
    <w:rsid w:val="009F0B08"/>
    <w:rsid w:val="00A14EC0"/>
    <w:rsid w:val="00A238C6"/>
    <w:rsid w:val="00A43616"/>
    <w:rsid w:val="00A46A16"/>
    <w:rsid w:val="00A47C8C"/>
    <w:rsid w:val="00A626E6"/>
    <w:rsid w:val="00A6637F"/>
    <w:rsid w:val="00A668B8"/>
    <w:rsid w:val="00A70E72"/>
    <w:rsid w:val="00A7137A"/>
    <w:rsid w:val="00A72E8A"/>
    <w:rsid w:val="00A74A58"/>
    <w:rsid w:val="00A75EF9"/>
    <w:rsid w:val="00A80D9E"/>
    <w:rsid w:val="00A82E9E"/>
    <w:rsid w:val="00A84861"/>
    <w:rsid w:val="00AA2F27"/>
    <w:rsid w:val="00AA35F2"/>
    <w:rsid w:val="00AA4AE4"/>
    <w:rsid w:val="00AA4D47"/>
    <w:rsid w:val="00AC350B"/>
    <w:rsid w:val="00AC59C7"/>
    <w:rsid w:val="00AC6066"/>
    <w:rsid w:val="00AC7D3B"/>
    <w:rsid w:val="00AD212E"/>
    <w:rsid w:val="00AD39C9"/>
    <w:rsid w:val="00AE145B"/>
    <w:rsid w:val="00AE3E42"/>
    <w:rsid w:val="00AE58BF"/>
    <w:rsid w:val="00AF5B9D"/>
    <w:rsid w:val="00B05202"/>
    <w:rsid w:val="00B13967"/>
    <w:rsid w:val="00B175BA"/>
    <w:rsid w:val="00B22E13"/>
    <w:rsid w:val="00B313A6"/>
    <w:rsid w:val="00B31623"/>
    <w:rsid w:val="00B32414"/>
    <w:rsid w:val="00B44E5B"/>
    <w:rsid w:val="00B50609"/>
    <w:rsid w:val="00B52D79"/>
    <w:rsid w:val="00B56965"/>
    <w:rsid w:val="00B63397"/>
    <w:rsid w:val="00B66D9A"/>
    <w:rsid w:val="00B72B9E"/>
    <w:rsid w:val="00B842ED"/>
    <w:rsid w:val="00B90406"/>
    <w:rsid w:val="00B96831"/>
    <w:rsid w:val="00B96A17"/>
    <w:rsid w:val="00BA074E"/>
    <w:rsid w:val="00BA2743"/>
    <w:rsid w:val="00BB40D9"/>
    <w:rsid w:val="00BB52E7"/>
    <w:rsid w:val="00BC2CFB"/>
    <w:rsid w:val="00BC3247"/>
    <w:rsid w:val="00BC522A"/>
    <w:rsid w:val="00BE28C6"/>
    <w:rsid w:val="00BF3F8C"/>
    <w:rsid w:val="00BF60B7"/>
    <w:rsid w:val="00C0037F"/>
    <w:rsid w:val="00C0637D"/>
    <w:rsid w:val="00C13C62"/>
    <w:rsid w:val="00C17EBF"/>
    <w:rsid w:val="00C3056F"/>
    <w:rsid w:val="00C325E3"/>
    <w:rsid w:val="00C503E9"/>
    <w:rsid w:val="00C66D89"/>
    <w:rsid w:val="00C712B2"/>
    <w:rsid w:val="00C71425"/>
    <w:rsid w:val="00CC7B0D"/>
    <w:rsid w:val="00CD667C"/>
    <w:rsid w:val="00CD6AB6"/>
    <w:rsid w:val="00CE6868"/>
    <w:rsid w:val="00CF2546"/>
    <w:rsid w:val="00D00545"/>
    <w:rsid w:val="00D043CD"/>
    <w:rsid w:val="00D05A67"/>
    <w:rsid w:val="00D05A95"/>
    <w:rsid w:val="00D16388"/>
    <w:rsid w:val="00D175D4"/>
    <w:rsid w:val="00D225D6"/>
    <w:rsid w:val="00D2506C"/>
    <w:rsid w:val="00D3522C"/>
    <w:rsid w:val="00D603BE"/>
    <w:rsid w:val="00D60E41"/>
    <w:rsid w:val="00D6670C"/>
    <w:rsid w:val="00D6792F"/>
    <w:rsid w:val="00D70139"/>
    <w:rsid w:val="00D81EC1"/>
    <w:rsid w:val="00D837AF"/>
    <w:rsid w:val="00D846D1"/>
    <w:rsid w:val="00D86A22"/>
    <w:rsid w:val="00D9203D"/>
    <w:rsid w:val="00D96B08"/>
    <w:rsid w:val="00D97A07"/>
    <w:rsid w:val="00DA2094"/>
    <w:rsid w:val="00DB3DC2"/>
    <w:rsid w:val="00DB5AA9"/>
    <w:rsid w:val="00DC2336"/>
    <w:rsid w:val="00DC3F37"/>
    <w:rsid w:val="00DE6FD8"/>
    <w:rsid w:val="00DE7DC3"/>
    <w:rsid w:val="00DF204A"/>
    <w:rsid w:val="00E00AA4"/>
    <w:rsid w:val="00E064D0"/>
    <w:rsid w:val="00E10499"/>
    <w:rsid w:val="00E142F9"/>
    <w:rsid w:val="00E1451A"/>
    <w:rsid w:val="00E22A0C"/>
    <w:rsid w:val="00E2733A"/>
    <w:rsid w:val="00E311E2"/>
    <w:rsid w:val="00E41322"/>
    <w:rsid w:val="00E42C01"/>
    <w:rsid w:val="00E42D40"/>
    <w:rsid w:val="00E45AE5"/>
    <w:rsid w:val="00E53476"/>
    <w:rsid w:val="00E53EBA"/>
    <w:rsid w:val="00E550EC"/>
    <w:rsid w:val="00E64265"/>
    <w:rsid w:val="00E675D9"/>
    <w:rsid w:val="00E676F4"/>
    <w:rsid w:val="00E72CFA"/>
    <w:rsid w:val="00E75372"/>
    <w:rsid w:val="00E77B86"/>
    <w:rsid w:val="00E853D2"/>
    <w:rsid w:val="00E87C3F"/>
    <w:rsid w:val="00E906B9"/>
    <w:rsid w:val="00EC277A"/>
    <w:rsid w:val="00ED4468"/>
    <w:rsid w:val="00ED7952"/>
    <w:rsid w:val="00EE723F"/>
    <w:rsid w:val="00F21926"/>
    <w:rsid w:val="00F35F0E"/>
    <w:rsid w:val="00F43E94"/>
    <w:rsid w:val="00F470E9"/>
    <w:rsid w:val="00F6374D"/>
    <w:rsid w:val="00F7197B"/>
    <w:rsid w:val="00F76607"/>
    <w:rsid w:val="00F7707A"/>
    <w:rsid w:val="00F93771"/>
    <w:rsid w:val="00F94F67"/>
    <w:rsid w:val="00F967D1"/>
    <w:rsid w:val="00FA2731"/>
    <w:rsid w:val="00FB2E41"/>
    <w:rsid w:val="00FB55B9"/>
    <w:rsid w:val="00FC481C"/>
    <w:rsid w:val="00FD2902"/>
    <w:rsid w:val="00FE11C4"/>
    <w:rsid w:val="00FE17A5"/>
    <w:rsid w:val="00FE38DB"/>
    <w:rsid w:val="00FE4B20"/>
    <w:rsid w:val="00FE6F90"/>
    <w:rsid w:val="00FE79DB"/>
    <w:rsid w:val="00FF5E82"/>
    <w:rsid w:val="00FF64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9E877"/>
  <w15:docId w15:val="{6367FFA3-449A-4102-86D7-D8DEC1F66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de-DE" w:bidi="ar-SA"/>
      </w:rPr>
    </w:rPrDefault>
    <w:pPrDefault>
      <w:pPr>
        <w:spacing w:after="120" w:line="360" w:lineRule="auto"/>
        <w:ind w:firstLine="56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5C64FA"/>
    <w:pPr>
      <w:keepNext/>
      <w:keepLines/>
      <w:spacing w:before="240" w:after="0"/>
      <w:ind w:firstLine="0"/>
      <w:outlineLvl w:val="0"/>
    </w:pPr>
    <w:rPr>
      <w:color w:val="2F5496"/>
      <w:sz w:val="32"/>
      <w:szCs w:val="32"/>
    </w:rPr>
  </w:style>
  <w:style w:type="paragraph" w:styleId="Heading2">
    <w:name w:val="heading 2"/>
    <w:basedOn w:val="Normal"/>
    <w:next w:val="Normal"/>
    <w:uiPriority w:val="9"/>
    <w:unhideWhenUsed/>
    <w:qFormat/>
    <w:rsid w:val="005C64FA"/>
    <w:pPr>
      <w:keepNext/>
      <w:keepLines/>
      <w:spacing w:before="40" w:after="0"/>
      <w:ind w:firstLine="0"/>
      <w:outlineLvl w:val="1"/>
    </w:pPr>
    <w:rPr>
      <w:color w:val="2F5496"/>
      <w:sz w:val="26"/>
      <w:szCs w:val="26"/>
    </w:rPr>
  </w:style>
  <w:style w:type="paragraph" w:styleId="Heading3">
    <w:name w:val="heading 3"/>
    <w:basedOn w:val="Normal"/>
    <w:next w:val="Normal"/>
    <w:uiPriority w:val="9"/>
    <w:semiHidden/>
    <w:unhideWhenUsed/>
    <w:qFormat/>
    <w:pPr>
      <w:keepNext/>
      <w:keepLines/>
      <w:spacing w:before="160" w:after="80" w:line="278" w:lineRule="auto"/>
      <w:ind w:firstLine="0"/>
      <w:outlineLvl w:val="2"/>
    </w:pPr>
    <w:rPr>
      <w:rFonts w:ascii="Times New Roman" w:eastAsia="Times New Roman" w:hAnsi="Times New Roman" w:cs="Times New Roman"/>
      <w:color w:val="2F5496"/>
      <w:sz w:val="28"/>
      <w:szCs w:val="28"/>
    </w:rPr>
  </w:style>
  <w:style w:type="paragraph" w:styleId="Heading4">
    <w:name w:val="heading 4"/>
    <w:basedOn w:val="Normal"/>
    <w:next w:val="Normal"/>
    <w:uiPriority w:val="9"/>
    <w:semiHidden/>
    <w:unhideWhenUsed/>
    <w:qFormat/>
    <w:pPr>
      <w:keepNext/>
      <w:keepLines/>
      <w:spacing w:before="80" w:after="40" w:line="278" w:lineRule="auto"/>
      <w:ind w:firstLine="0"/>
      <w:outlineLvl w:val="3"/>
    </w:pPr>
    <w:rPr>
      <w:rFonts w:ascii="Times New Roman" w:eastAsia="Times New Roman" w:hAnsi="Times New Roman" w:cs="Times New Roman"/>
      <w:i/>
      <w:color w:val="2F5496"/>
      <w:sz w:val="24"/>
      <w:szCs w:val="24"/>
    </w:rPr>
  </w:style>
  <w:style w:type="paragraph" w:styleId="Heading5">
    <w:name w:val="heading 5"/>
    <w:basedOn w:val="Normal"/>
    <w:next w:val="Normal"/>
    <w:uiPriority w:val="9"/>
    <w:semiHidden/>
    <w:unhideWhenUsed/>
    <w:qFormat/>
    <w:pPr>
      <w:keepNext/>
      <w:keepLines/>
      <w:spacing w:before="80" w:after="40" w:line="278" w:lineRule="auto"/>
      <w:ind w:firstLine="0"/>
      <w:outlineLvl w:val="4"/>
    </w:pPr>
    <w:rPr>
      <w:color w:val="2F5496"/>
      <w:sz w:val="24"/>
      <w:szCs w:val="24"/>
    </w:rPr>
  </w:style>
  <w:style w:type="paragraph" w:styleId="Heading6">
    <w:name w:val="heading 6"/>
    <w:basedOn w:val="Normal"/>
    <w:next w:val="Normal"/>
    <w:uiPriority w:val="9"/>
    <w:semiHidden/>
    <w:unhideWhenUsed/>
    <w:qFormat/>
    <w:pPr>
      <w:keepNext/>
      <w:keepLines/>
      <w:spacing w:before="40" w:after="0" w:line="278" w:lineRule="auto"/>
      <w:ind w:firstLine="0"/>
      <w:outlineLvl w:val="5"/>
    </w:pPr>
    <w:rPr>
      <w:rFonts w:ascii="Times New Roman" w:eastAsia="Times New Roman" w:hAnsi="Times New Roman" w:cs="Times New Roman"/>
      <w:i/>
      <w:color w:val="595959"/>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after="360" w:line="240" w:lineRule="auto"/>
      <w:ind w:firstLine="0"/>
    </w:pPr>
    <w:rPr>
      <w:color w:val="4472C4"/>
      <w:sz w:val="56"/>
      <w:szCs w:val="56"/>
    </w:rPr>
  </w:style>
  <w:style w:type="paragraph" w:styleId="Subtitle">
    <w:name w:val="Subtitle"/>
    <w:basedOn w:val="Normal"/>
    <w:next w:val="Normal"/>
    <w:uiPriority w:val="11"/>
    <w:qFormat/>
    <w:pPr>
      <w:pBdr>
        <w:top w:val="nil"/>
        <w:left w:val="nil"/>
        <w:bottom w:val="nil"/>
        <w:right w:val="nil"/>
        <w:between w:val="nil"/>
      </w:pBdr>
      <w:spacing w:after="160" w:line="278" w:lineRule="auto"/>
    </w:pPr>
    <w:rPr>
      <w:rFonts w:ascii="Times New Roman" w:eastAsia="Times New Roman" w:hAnsi="Times New Roman" w:cs="Times New Roman"/>
      <w:color w:val="595959"/>
      <w:sz w:val="28"/>
      <w:szCs w:val="2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0A08EF"/>
  </w:style>
  <w:style w:type="paragraph" w:styleId="Bibliography">
    <w:name w:val="Bibliography"/>
    <w:basedOn w:val="Normal"/>
    <w:next w:val="Normal"/>
    <w:uiPriority w:val="37"/>
    <w:unhideWhenUsed/>
    <w:rsid w:val="00227B88"/>
  </w:style>
  <w:style w:type="paragraph" w:styleId="Revision">
    <w:name w:val="Revision"/>
    <w:hidden/>
    <w:uiPriority w:val="99"/>
    <w:semiHidden/>
    <w:rsid w:val="008C5B83"/>
    <w:pPr>
      <w:spacing w:after="0" w:line="240" w:lineRule="auto"/>
      <w:ind w:firstLine="0"/>
    </w:pPr>
  </w:style>
  <w:style w:type="paragraph" w:styleId="CommentSubject">
    <w:name w:val="annotation subject"/>
    <w:basedOn w:val="CommentText"/>
    <w:next w:val="CommentText"/>
    <w:link w:val="CommentSubjectChar"/>
    <w:uiPriority w:val="99"/>
    <w:semiHidden/>
    <w:unhideWhenUsed/>
    <w:rsid w:val="002B34A2"/>
    <w:rPr>
      <w:b/>
      <w:bCs/>
    </w:rPr>
  </w:style>
  <w:style w:type="character" w:customStyle="1" w:styleId="CommentSubjectChar">
    <w:name w:val="Comment Subject Char"/>
    <w:basedOn w:val="CommentTextChar"/>
    <w:link w:val="CommentSubject"/>
    <w:uiPriority w:val="99"/>
    <w:semiHidden/>
    <w:rsid w:val="002B34A2"/>
    <w:rPr>
      <w:b/>
      <w:bCs/>
      <w:sz w:val="20"/>
      <w:szCs w:val="20"/>
    </w:rPr>
  </w:style>
  <w:style w:type="paragraph" w:styleId="Header">
    <w:name w:val="header"/>
    <w:basedOn w:val="Normal"/>
    <w:link w:val="HeaderChar"/>
    <w:uiPriority w:val="99"/>
    <w:unhideWhenUsed/>
    <w:rsid w:val="00D920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203D"/>
  </w:style>
  <w:style w:type="paragraph" w:styleId="Footer">
    <w:name w:val="footer"/>
    <w:basedOn w:val="Normal"/>
    <w:link w:val="FooterChar"/>
    <w:uiPriority w:val="99"/>
    <w:unhideWhenUsed/>
    <w:rsid w:val="00D920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2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548759">
      <w:bodyDiv w:val="1"/>
      <w:marLeft w:val="0"/>
      <w:marRight w:val="0"/>
      <w:marTop w:val="0"/>
      <w:marBottom w:val="0"/>
      <w:divBdr>
        <w:top w:val="none" w:sz="0" w:space="0" w:color="auto"/>
        <w:left w:val="none" w:sz="0" w:space="0" w:color="auto"/>
        <w:bottom w:val="none" w:sz="0" w:space="0" w:color="auto"/>
        <w:right w:val="none" w:sz="0" w:space="0" w:color="auto"/>
      </w:divBdr>
      <w:divsChild>
        <w:div w:id="544367885">
          <w:marLeft w:val="0"/>
          <w:marRight w:val="0"/>
          <w:marTop w:val="0"/>
          <w:marBottom w:val="0"/>
          <w:divBdr>
            <w:top w:val="none" w:sz="0" w:space="0" w:color="auto"/>
            <w:left w:val="none" w:sz="0" w:space="0" w:color="auto"/>
            <w:bottom w:val="none" w:sz="0" w:space="0" w:color="auto"/>
            <w:right w:val="none" w:sz="0" w:space="0" w:color="auto"/>
          </w:divBdr>
          <w:divsChild>
            <w:div w:id="513808337">
              <w:marLeft w:val="0"/>
              <w:marRight w:val="0"/>
              <w:marTop w:val="0"/>
              <w:marBottom w:val="0"/>
              <w:divBdr>
                <w:top w:val="none" w:sz="0" w:space="0" w:color="auto"/>
                <w:left w:val="none" w:sz="0" w:space="0" w:color="auto"/>
                <w:bottom w:val="none" w:sz="0" w:space="0" w:color="auto"/>
                <w:right w:val="none" w:sz="0" w:space="0" w:color="auto"/>
              </w:divBdr>
            </w:div>
            <w:div w:id="100158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883370">
      <w:bodyDiv w:val="1"/>
      <w:marLeft w:val="0"/>
      <w:marRight w:val="0"/>
      <w:marTop w:val="0"/>
      <w:marBottom w:val="0"/>
      <w:divBdr>
        <w:top w:val="none" w:sz="0" w:space="0" w:color="auto"/>
        <w:left w:val="none" w:sz="0" w:space="0" w:color="auto"/>
        <w:bottom w:val="none" w:sz="0" w:space="0" w:color="auto"/>
        <w:right w:val="none" w:sz="0" w:space="0" w:color="auto"/>
      </w:divBdr>
      <w:divsChild>
        <w:div w:id="434715748">
          <w:marLeft w:val="0"/>
          <w:marRight w:val="0"/>
          <w:marTop w:val="0"/>
          <w:marBottom w:val="0"/>
          <w:divBdr>
            <w:top w:val="none" w:sz="0" w:space="0" w:color="auto"/>
            <w:left w:val="none" w:sz="0" w:space="0" w:color="auto"/>
            <w:bottom w:val="none" w:sz="0" w:space="0" w:color="auto"/>
            <w:right w:val="none" w:sz="0" w:space="0" w:color="auto"/>
          </w:divBdr>
          <w:divsChild>
            <w:div w:id="588583071">
              <w:marLeft w:val="0"/>
              <w:marRight w:val="0"/>
              <w:marTop w:val="0"/>
              <w:marBottom w:val="0"/>
              <w:divBdr>
                <w:top w:val="none" w:sz="0" w:space="0" w:color="auto"/>
                <w:left w:val="none" w:sz="0" w:space="0" w:color="auto"/>
                <w:bottom w:val="none" w:sz="0" w:space="0" w:color="auto"/>
                <w:right w:val="none" w:sz="0" w:space="0" w:color="auto"/>
              </w:divBdr>
            </w:div>
            <w:div w:id="59363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369888">
      <w:bodyDiv w:val="1"/>
      <w:marLeft w:val="0"/>
      <w:marRight w:val="0"/>
      <w:marTop w:val="0"/>
      <w:marBottom w:val="0"/>
      <w:divBdr>
        <w:top w:val="none" w:sz="0" w:space="0" w:color="auto"/>
        <w:left w:val="none" w:sz="0" w:space="0" w:color="auto"/>
        <w:bottom w:val="none" w:sz="0" w:space="0" w:color="auto"/>
        <w:right w:val="none" w:sz="0" w:space="0" w:color="auto"/>
      </w:divBdr>
      <w:divsChild>
        <w:div w:id="1854803978">
          <w:marLeft w:val="0"/>
          <w:marRight w:val="0"/>
          <w:marTop w:val="0"/>
          <w:marBottom w:val="0"/>
          <w:divBdr>
            <w:top w:val="none" w:sz="0" w:space="0" w:color="auto"/>
            <w:left w:val="none" w:sz="0" w:space="0" w:color="auto"/>
            <w:bottom w:val="none" w:sz="0" w:space="0" w:color="auto"/>
            <w:right w:val="none" w:sz="0" w:space="0" w:color="auto"/>
          </w:divBdr>
          <w:divsChild>
            <w:div w:id="743186152">
              <w:marLeft w:val="0"/>
              <w:marRight w:val="0"/>
              <w:marTop w:val="0"/>
              <w:marBottom w:val="0"/>
              <w:divBdr>
                <w:top w:val="none" w:sz="0" w:space="0" w:color="auto"/>
                <w:left w:val="none" w:sz="0" w:space="0" w:color="auto"/>
                <w:bottom w:val="none" w:sz="0" w:space="0" w:color="auto"/>
                <w:right w:val="none" w:sz="0" w:space="0" w:color="auto"/>
              </w:divBdr>
            </w:div>
            <w:div w:id="95501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545487">
      <w:bodyDiv w:val="1"/>
      <w:marLeft w:val="0"/>
      <w:marRight w:val="0"/>
      <w:marTop w:val="0"/>
      <w:marBottom w:val="0"/>
      <w:divBdr>
        <w:top w:val="none" w:sz="0" w:space="0" w:color="auto"/>
        <w:left w:val="none" w:sz="0" w:space="0" w:color="auto"/>
        <w:bottom w:val="none" w:sz="0" w:space="0" w:color="auto"/>
        <w:right w:val="none" w:sz="0" w:space="0" w:color="auto"/>
      </w:divBdr>
      <w:divsChild>
        <w:div w:id="1685789974">
          <w:marLeft w:val="0"/>
          <w:marRight w:val="0"/>
          <w:marTop w:val="0"/>
          <w:marBottom w:val="0"/>
          <w:divBdr>
            <w:top w:val="none" w:sz="0" w:space="0" w:color="auto"/>
            <w:left w:val="none" w:sz="0" w:space="0" w:color="auto"/>
            <w:bottom w:val="none" w:sz="0" w:space="0" w:color="auto"/>
            <w:right w:val="none" w:sz="0" w:space="0" w:color="auto"/>
          </w:divBdr>
          <w:divsChild>
            <w:div w:id="1532374111">
              <w:marLeft w:val="0"/>
              <w:marRight w:val="0"/>
              <w:marTop w:val="0"/>
              <w:marBottom w:val="0"/>
              <w:divBdr>
                <w:top w:val="none" w:sz="0" w:space="0" w:color="auto"/>
                <w:left w:val="none" w:sz="0" w:space="0" w:color="auto"/>
                <w:bottom w:val="none" w:sz="0" w:space="0" w:color="auto"/>
                <w:right w:val="none" w:sz="0" w:space="0" w:color="auto"/>
              </w:divBdr>
            </w:div>
            <w:div w:id="145957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206</Words>
  <Characters>760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 Oeser</dc:creator>
  <cp:lastModifiedBy>Julian Oeser</cp:lastModifiedBy>
  <cp:revision>13</cp:revision>
  <dcterms:created xsi:type="dcterms:W3CDTF">2025-10-07T14:08:00Z</dcterms:created>
  <dcterms:modified xsi:type="dcterms:W3CDTF">2025-10-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5E5232E72C0D41B0917E3C7120A394</vt:lpwstr>
  </property>
  <property fmtid="{D5CDD505-2E9C-101B-9397-08002B2CF9AE}" pid="3" name="MediaServiceImageTags">
    <vt:lpwstr>MediaServiceImageTags</vt:lpwstr>
  </property>
  <property fmtid="{D5CDD505-2E9C-101B-9397-08002B2CF9AE}" pid="4" name="GrammarlyDocumentId">
    <vt:lpwstr>d444ebf1038db36880c3c4b13e922b50b048316a362b540a2b9bb306b9f1a90e</vt:lpwstr>
  </property>
  <property fmtid="{D5CDD505-2E9C-101B-9397-08002B2CF9AE}" pid="5" name="ZOTERO_PREF_1">
    <vt:lpwstr>&lt;data data-version="3" zotero-version="7.0.24"&gt;&lt;session id="MpaAzbQR"/&gt;&lt;style id="http://www.zotero.org/styles/nature" hasBibliography="1" bibliographyStyleHasBeenSet="1"/&gt;&lt;prefs&gt;&lt;pref name="fieldType" value="Field"/&gt;&lt;pref name="dontAskDelayCitationUpdate</vt:lpwstr>
  </property>
  <property fmtid="{D5CDD505-2E9C-101B-9397-08002B2CF9AE}" pid="6" name="ZOTERO_PREF_2">
    <vt:lpwstr>s" value="true"/&gt;&lt;/prefs&gt;&lt;/data&gt;</vt:lpwstr>
  </property>
</Properties>
</file>